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IE"/>
        </w:rPr>
        <w:id w:val="11787902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461C3B" w14:textId="6FB0A8A0" w:rsidR="00CF285C" w:rsidRDefault="00CF285C">
          <w:pPr>
            <w:pStyle w:val="TOCHeading"/>
          </w:pPr>
          <w:r>
            <w:t>Contents</w:t>
          </w:r>
        </w:p>
        <w:p w14:paraId="296BB11C" w14:textId="071ECB69" w:rsidR="001C73AE" w:rsidRDefault="00CF285C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5950589" w:history="1">
            <w:r w:rsidR="001C73AE" w:rsidRPr="00C608A0">
              <w:rPr>
                <w:rStyle w:val="Hyperlink"/>
                <w:noProof/>
              </w:rPr>
              <w:t>Table of Figures</w:t>
            </w:r>
            <w:r w:rsidR="001C73AE">
              <w:rPr>
                <w:noProof/>
                <w:webHidden/>
              </w:rPr>
              <w:tab/>
            </w:r>
            <w:r w:rsidR="001C73AE">
              <w:rPr>
                <w:noProof/>
                <w:webHidden/>
              </w:rPr>
              <w:fldChar w:fldCharType="begin"/>
            </w:r>
            <w:r w:rsidR="001C73AE">
              <w:rPr>
                <w:noProof/>
                <w:webHidden/>
              </w:rPr>
              <w:instrText xml:space="preserve"> PAGEREF _Toc115950589 \h </w:instrText>
            </w:r>
            <w:r w:rsidR="001C73AE">
              <w:rPr>
                <w:noProof/>
                <w:webHidden/>
              </w:rPr>
            </w:r>
            <w:r w:rsidR="001C73AE">
              <w:rPr>
                <w:noProof/>
                <w:webHidden/>
              </w:rPr>
              <w:fldChar w:fldCharType="separate"/>
            </w:r>
            <w:r w:rsidR="001C73AE">
              <w:rPr>
                <w:noProof/>
                <w:webHidden/>
              </w:rPr>
              <w:t>1</w:t>
            </w:r>
            <w:r w:rsidR="001C73AE">
              <w:rPr>
                <w:noProof/>
                <w:webHidden/>
              </w:rPr>
              <w:fldChar w:fldCharType="end"/>
            </w:r>
          </w:hyperlink>
        </w:p>
        <w:p w14:paraId="23765425" w14:textId="77EB78AE" w:rsidR="001C73AE" w:rsidRDefault="001C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0" w:history="1">
            <w:r w:rsidRPr="00C608A0">
              <w:rPr>
                <w:rStyle w:val="Hyperlink"/>
                <w:noProof/>
              </w:rPr>
              <w:t>Li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86C22C" w14:textId="4198ABDA" w:rsidR="001C73AE" w:rsidRDefault="001C73A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1" w:history="1">
            <w:r w:rsidRPr="00C608A0">
              <w:rPr>
                <w:rStyle w:val="Hyperlink"/>
                <w:noProof/>
              </w:rPr>
              <w:t>Other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D3C457" w14:textId="452F00F0" w:rsidR="001C73AE" w:rsidRDefault="001C73A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2" w:history="1">
            <w:r w:rsidRPr="00C608A0">
              <w:rPr>
                <w:rStyle w:val="Hyperlink"/>
                <w:noProof/>
              </w:rPr>
              <w:t>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1FF37B" w14:textId="364602BE" w:rsidR="001C73AE" w:rsidRDefault="001C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3" w:history="1">
            <w:r w:rsidRPr="00C608A0">
              <w:rPr>
                <w:rStyle w:val="Hyperlink"/>
                <w:noProof/>
              </w:rPr>
              <w:t>Tup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CC8029" w14:textId="78608D80" w:rsidR="001C73AE" w:rsidRDefault="001C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4" w:history="1">
            <w:r w:rsidRPr="00C608A0">
              <w:rPr>
                <w:rStyle w:val="Hyperlink"/>
                <w:noProof/>
              </w:rPr>
              <w:t>Dictionar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5D93DC" w14:textId="1F1F6E94" w:rsidR="001C73AE" w:rsidRDefault="001C73AE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5" w:history="1">
            <w:r w:rsidRPr="00C608A0">
              <w:rPr>
                <w:rStyle w:val="Hyperlink"/>
                <w:noProof/>
              </w:rPr>
              <w:t>my_dictionary.keys(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FE5F93" w14:textId="6F5B90DF" w:rsidR="001C73AE" w:rsidRDefault="001C73AE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6" w:history="1">
            <w:r w:rsidRPr="00C608A0">
              <w:rPr>
                <w:rStyle w:val="Hyperlink"/>
                <w:noProof/>
              </w:rPr>
              <w:t>my_dictionary.values(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A55F99" w14:textId="6728E359" w:rsidR="001C73AE" w:rsidRDefault="001C73AE">
          <w:pPr>
            <w:pStyle w:val="TOC3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7" w:history="1">
            <w:r w:rsidRPr="00C608A0">
              <w:rPr>
                <w:rStyle w:val="Hyperlink"/>
                <w:noProof/>
              </w:rPr>
              <w:t>my_dictionary.items(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13837" w14:textId="119EA2C2" w:rsidR="001C73AE" w:rsidRDefault="001C73AE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8" w:history="1">
            <w:r w:rsidRPr="00C608A0">
              <w:rPr>
                <w:rStyle w:val="Hyperlink"/>
                <w:noProof/>
              </w:rPr>
              <w:t>C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E66255" w14:textId="0EEAD0DD" w:rsidR="001C73AE" w:rsidRDefault="001C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599" w:history="1">
            <w:r w:rsidRPr="00C608A0">
              <w:rPr>
                <w:rStyle w:val="Hyperlink"/>
                <w:noProof/>
              </w:rPr>
              <w:t>Set</w:t>
            </w:r>
            <w:r w:rsidRPr="00C608A0">
              <w:rPr>
                <w:rStyle w:val="Hyperlink"/>
                <w:noProof/>
              </w:rPr>
              <w:t>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57343D" w14:textId="4EF5773C" w:rsidR="001C73AE" w:rsidRDefault="001C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IE"/>
            </w:rPr>
          </w:pPr>
          <w:hyperlink w:anchor="_Toc115950600" w:history="1">
            <w:r w:rsidRPr="00C608A0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59506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B5C272" w14:textId="537BEE70" w:rsidR="00CF285C" w:rsidRDefault="00CF285C">
          <w:r>
            <w:rPr>
              <w:b/>
              <w:bCs/>
              <w:noProof/>
            </w:rPr>
            <w:fldChar w:fldCharType="end"/>
          </w:r>
        </w:p>
      </w:sdtContent>
    </w:sdt>
    <w:p w14:paraId="3200397F" w14:textId="6E74149B" w:rsidR="00CF285C" w:rsidRDefault="00CF285C" w:rsidP="00CF285C">
      <w:pPr>
        <w:pStyle w:val="Heading1"/>
      </w:pPr>
      <w:bookmarkStart w:id="0" w:name="_Toc115950589"/>
      <w:r>
        <w:t>Table of Figures</w:t>
      </w:r>
      <w:bookmarkEnd w:id="0"/>
    </w:p>
    <w:p w14:paraId="46030B3A" w14:textId="73D5FA25" w:rsidR="00875605" w:rsidRDefault="00CF285C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115946869" w:history="1">
        <w:r w:rsidR="00875605" w:rsidRPr="00B75EF7">
          <w:rPr>
            <w:rStyle w:val="Hyperlink"/>
            <w:noProof/>
          </w:rPr>
          <w:t>Figure 1- python_Lists1 – Produce lists</w:t>
        </w:r>
        <w:r w:rsidR="00875605">
          <w:rPr>
            <w:noProof/>
            <w:webHidden/>
          </w:rPr>
          <w:tab/>
        </w:r>
        <w:r w:rsidR="00875605">
          <w:rPr>
            <w:noProof/>
            <w:webHidden/>
          </w:rPr>
          <w:fldChar w:fldCharType="begin"/>
        </w:r>
        <w:r w:rsidR="00875605">
          <w:rPr>
            <w:noProof/>
            <w:webHidden/>
          </w:rPr>
          <w:instrText xml:space="preserve"> PAGEREF _Toc115946869 \h </w:instrText>
        </w:r>
        <w:r w:rsidR="00875605">
          <w:rPr>
            <w:noProof/>
            <w:webHidden/>
          </w:rPr>
        </w:r>
        <w:r w:rsidR="00875605">
          <w:rPr>
            <w:noProof/>
            <w:webHidden/>
          </w:rPr>
          <w:fldChar w:fldCharType="separate"/>
        </w:r>
        <w:r w:rsidR="00875605">
          <w:rPr>
            <w:noProof/>
            <w:webHidden/>
          </w:rPr>
          <w:t>2</w:t>
        </w:r>
        <w:r w:rsidR="00875605">
          <w:rPr>
            <w:noProof/>
            <w:webHidden/>
          </w:rPr>
          <w:fldChar w:fldCharType="end"/>
        </w:r>
      </w:hyperlink>
    </w:p>
    <w:p w14:paraId="7DD292AC" w14:textId="54D83EEB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0" w:history="1">
        <w:r w:rsidRPr="00B75EF7">
          <w:rPr>
            <w:rStyle w:val="Hyperlink"/>
            <w:noProof/>
          </w:rPr>
          <w:t>Figure 2 - python_Lists2 – Concattenate 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251D230" w14:textId="4E41D4C7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1" w:history="1">
        <w:r w:rsidRPr="00B75EF7">
          <w:rPr>
            <w:rStyle w:val="Hyperlink"/>
            <w:noProof/>
          </w:rPr>
          <w:t>Figure 3 - python_Lists3 – Concatenate Lists (nested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7F93F18" w14:textId="1CBCF514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2" w:history="1">
        <w:r w:rsidRPr="00B75EF7">
          <w:rPr>
            <w:rStyle w:val="Hyperlink"/>
            <w:noProof/>
          </w:rPr>
          <w:t>Figure 4 - python_Lists4 – Example of mutable li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FF67CBE" w14:textId="012E8BC6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3" w:history="1">
        <w:r w:rsidRPr="00B75EF7">
          <w:rPr>
            <w:rStyle w:val="Hyperlink"/>
            <w:noProof/>
          </w:rPr>
          <w:t>Figure 5 - python_Lists5 –Appending 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E1C7CFD" w14:textId="13AD0B35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4" w:history="1">
        <w:r w:rsidRPr="00B75EF7">
          <w:rPr>
            <w:rStyle w:val="Hyperlink"/>
            <w:noProof/>
          </w:rPr>
          <w:t>Figure 6 - Experimenting with other methods - python_Lists_other_methods.p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75F3A1F7" w14:textId="7E296DA0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5" w:history="1">
        <w:r w:rsidRPr="00B75EF7">
          <w:rPr>
            <w:rStyle w:val="Hyperlink"/>
            <w:noProof/>
          </w:rPr>
          <w:t>Figure 7 - python_Tuple1.p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E997971" w14:textId="1084168F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6" w:history="1">
        <w:r w:rsidRPr="00B75EF7">
          <w:rPr>
            <w:rStyle w:val="Hyperlink"/>
            <w:noProof/>
          </w:rPr>
          <w:t>Figure 8 - Value error changing an index (tuple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0D4AF82" w14:textId="3C109CD7" w:rsidR="00875605" w:rsidRDefault="00875605">
      <w:pPr>
        <w:pStyle w:val="TableofFigures"/>
        <w:tabs>
          <w:tab w:val="right" w:leader="dot" w:pos="9016"/>
        </w:tabs>
        <w:rPr>
          <w:rFonts w:eastAsiaTheme="minorEastAsia"/>
          <w:noProof/>
          <w:lang w:eastAsia="en-IE"/>
        </w:rPr>
      </w:pPr>
      <w:hyperlink w:anchor="_Toc115946877" w:history="1">
        <w:r w:rsidRPr="00B75EF7">
          <w:rPr>
            <w:rStyle w:val="Hyperlink"/>
            <w:noProof/>
          </w:rPr>
          <w:t>Figure 9 - Results of python_dict1.p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59468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C81B511" w14:textId="7A5DBE54" w:rsidR="00E042E6" w:rsidRDefault="00CF285C" w:rsidP="00E042E6">
      <w:pPr>
        <w:pStyle w:val="Heading1"/>
      </w:pPr>
      <w:r>
        <w:fldChar w:fldCharType="end"/>
      </w:r>
      <w:r w:rsidR="00E042E6">
        <w:t xml:space="preserve"> </w:t>
      </w:r>
    </w:p>
    <w:p w14:paraId="4279559D" w14:textId="22B46F9C" w:rsidR="00CF285C" w:rsidRDefault="00CF285C">
      <w:pPr>
        <w:spacing w:line="259" w:lineRule="auto"/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77CAC7FF" w14:textId="58284262" w:rsidR="009852FD" w:rsidRDefault="004E75B2" w:rsidP="00FA2C31">
      <w:pPr>
        <w:pStyle w:val="Heading1"/>
      </w:pPr>
      <w:bookmarkStart w:id="1" w:name="_Toc115950590"/>
      <w:r>
        <w:lastRenderedPageBreak/>
        <w:t>Lists</w:t>
      </w:r>
      <w:bookmarkEnd w:id="1"/>
    </w:p>
    <w:p w14:paraId="1B878CBC" w14:textId="5E4E743B" w:rsidR="004E75B2" w:rsidRPr="004E75B2" w:rsidRDefault="004E75B2" w:rsidP="004E75B2">
      <w:r w:rsidRPr="004E75B2">
        <w:t>An organi</w:t>
      </w:r>
      <w:r>
        <w:t>s</w:t>
      </w:r>
      <w:r w:rsidRPr="004E75B2">
        <w:t xml:space="preserve">ed series of objects is a list. In contrast to arrays, list components can be of any type, including texts and numbers. The distinction between lists and arrays is that sequences come in </w:t>
      </w:r>
      <w:r>
        <w:t>various</w:t>
      </w:r>
      <w:r w:rsidRPr="004E75B2">
        <w:t xml:space="preserve"> sizes and types</w:t>
      </w:r>
      <w:r>
        <w:t xml:space="preserve"> </w:t>
      </w:r>
      <w:r>
        <w:fldChar w:fldCharType="begin"/>
      </w:r>
      <w:r>
        <w:instrText xml:space="preserve"> ADDIN ZOTERO_ITEM CSL_CITATION {"citationID":"7RQXru3j","properties":{"formattedCitation":"(Minecakir 2020)","plainCitation":"(Minecakir 2020)","noteIndex":0},"citationItems":[{"id":199,"uris":["http://zotero.org/users/9256060/items/EZBIA7N8"],"itemData":{"id":199,"type":"webpage","abstract":"A list is an ordered sequence of items. List elements can be of any type such as strings or numbers while arrays do not allow this…","container-title":"Medium","language":"en","title":"List Methods in Python","URL":"https://python.plainenglish.io/list-methods-in-python-236c4fa285a0","author":[{"family":"Minecakir","given":""}],"accessed":{"date-parts":[["2022",10,4]]},"issued":{"date-parts":[["2020",12,28]]}}}],"schema":"https://github.com/citation-style-language/schema/raw/master/csl-citation.json"} </w:instrText>
      </w:r>
      <w:r>
        <w:fldChar w:fldCharType="separate"/>
      </w:r>
      <w:r w:rsidRPr="004E75B2">
        <w:rPr>
          <w:rFonts w:ascii="Calibri" w:hAnsi="Calibri" w:cs="Calibri"/>
        </w:rPr>
        <w:t>(Minecakir 2020)</w:t>
      </w:r>
      <w:r>
        <w:fldChar w:fldCharType="end"/>
      </w:r>
      <w:r w:rsidR="00FB173C">
        <w:t>. L</w:t>
      </w:r>
      <w:r w:rsidR="00FB173C" w:rsidRPr="00FB173C">
        <w:t>ists are mutable</w:t>
      </w:r>
      <w:r w:rsidR="00FB173C">
        <w:t xml:space="preserve"> and can change, unlike strings.</w:t>
      </w:r>
      <w:r w:rsidR="00282AAF">
        <w:t xml:space="preserve"> </w:t>
      </w:r>
      <w:r w:rsidR="00D61122">
        <w:t>Square brackets define lis</w:t>
      </w:r>
      <w:r w:rsidR="00282AAF">
        <w:t>ts.</w:t>
      </w:r>
    </w:p>
    <w:p w14:paraId="5EE57521" w14:textId="77777777" w:rsidR="00DF760B" w:rsidRDefault="00DF760B" w:rsidP="00DF760B">
      <w:pPr>
        <w:keepNext/>
        <w:jc w:val="center"/>
      </w:pPr>
      <w:r>
        <w:rPr>
          <w:noProof/>
        </w:rPr>
        <w:drawing>
          <wp:inline distT="0" distB="0" distL="0" distR="0" wp14:anchorId="4B44F565" wp14:editId="245F9742">
            <wp:extent cx="5731510" cy="3122930"/>
            <wp:effectExtent l="0" t="0" r="2540" b="1270"/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22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D9E968" w14:textId="7A8F6CCD" w:rsidR="00CF285C" w:rsidRDefault="00DF760B" w:rsidP="00DF760B">
      <w:pPr>
        <w:pStyle w:val="Caption"/>
        <w:jc w:val="center"/>
      </w:pPr>
      <w:bookmarkStart w:id="2" w:name="_Toc115946869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1</w:t>
      </w:r>
      <w:r w:rsidR="00000000">
        <w:rPr>
          <w:noProof/>
        </w:rPr>
        <w:fldChar w:fldCharType="end"/>
      </w:r>
      <w:r>
        <w:t xml:space="preserve">- </w:t>
      </w:r>
      <w:r w:rsidRPr="00DF760B">
        <w:t>python_Lists1</w:t>
      </w:r>
      <w:r w:rsidR="00FB173C">
        <w:t xml:space="preserve"> – Produce lists</w:t>
      </w:r>
      <w:bookmarkEnd w:id="2"/>
    </w:p>
    <w:p w14:paraId="4CE45D20" w14:textId="77777777" w:rsidR="00DF760B" w:rsidRDefault="00DF760B" w:rsidP="00FB173C">
      <w:pPr>
        <w:keepNext/>
        <w:jc w:val="center"/>
      </w:pPr>
      <w:r>
        <w:rPr>
          <w:noProof/>
        </w:rPr>
        <w:drawing>
          <wp:inline distT="0" distB="0" distL="0" distR="0" wp14:anchorId="522674BD" wp14:editId="71CFCD04">
            <wp:extent cx="5731510" cy="1804035"/>
            <wp:effectExtent l="0" t="0" r="2540" b="5715"/>
            <wp:docPr id="3" name="Picture 3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omputer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04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5636AA" w14:textId="60A5D2AD" w:rsidR="00DF760B" w:rsidRDefault="00DF760B" w:rsidP="00DF760B">
      <w:pPr>
        <w:pStyle w:val="Caption"/>
        <w:jc w:val="center"/>
      </w:pPr>
      <w:bookmarkStart w:id="3" w:name="_Toc115946870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2</w:t>
      </w:r>
      <w:r w:rsidR="00000000">
        <w:rPr>
          <w:noProof/>
        </w:rPr>
        <w:fldChar w:fldCharType="end"/>
      </w:r>
      <w:r>
        <w:t xml:space="preserve"> - </w:t>
      </w:r>
      <w:r w:rsidRPr="008103BD">
        <w:t>python_Lists</w:t>
      </w:r>
      <w:r>
        <w:t>2</w:t>
      </w:r>
      <w:r w:rsidR="00FB173C">
        <w:t xml:space="preserve"> – Concattenate Lists</w:t>
      </w:r>
      <w:bookmarkEnd w:id="3"/>
    </w:p>
    <w:p w14:paraId="482B26F9" w14:textId="77777777" w:rsidR="00FB173C" w:rsidRDefault="00FB173C" w:rsidP="00FB173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C9E9DC1" wp14:editId="3A4AA87E">
            <wp:extent cx="5731510" cy="1667510"/>
            <wp:effectExtent l="0" t="0" r="254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18D611" w14:textId="42882A94" w:rsidR="00FB173C" w:rsidRDefault="00FB173C" w:rsidP="00FB173C">
      <w:pPr>
        <w:pStyle w:val="Caption"/>
        <w:jc w:val="center"/>
      </w:pPr>
      <w:bookmarkStart w:id="4" w:name="_Toc115946871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3</w:t>
      </w:r>
      <w:r w:rsidR="00000000">
        <w:rPr>
          <w:noProof/>
        </w:rPr>
        <w:fldChar w:fldCharType="end"/>
      </w:r>
      <w:r>
        <w:t xml:space="preserve"> - </w:t>
      </w:r>
      <w:r w:rsidRPr="0046397E">
        <w:t>python_Lists</w:t>
      </w:r>
      <w:r>
        <w:t>3</w:t>
      </w:r>
      <w:r w:rsidRPr="0046397E">
        <w:t xml:space="preserve"> – Concatenate Lists</w:t>
      </w:r>
      <w:r>
        <w:t xml:space="preserve"> (nested)</w:t>
      </w:r>
      <w:bookmarkEnd w:id="4"/>
    </w:p>
    <w:p w14:paraId="1F6E1DD3" w14:textId="77777777" w:rsidR="00FB173C" w:rsidRDefault="00FB173C" w:rsidP="00FB173C">
      <w:pPr>
        <w:keepNext/>
        <w:jc w:val="center"/>
      </w:pPr>
      <w:r>
        <w:rPr>
          <w:noProof/>
        </w:rPr>
        <w:drawing>
          <wp:inline distT="0" distB="0" distL="0" distR="0" wp14:anchorId="4C82DCE2" wp14:editId="4C24841B">
            <wp:extent cx="5731510" cy="1687830"/>
            <wp:effectExtent l="0" t="0" r="2540" b="7620"/>
            <wp:docPr id="5" name="Picture 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screenshot of a compute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87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7DACE" w14:textId="3BA728AE" w:rsidR="00FB173C" w:rsidRDefault="00FB173C" w:rsidP="00FB173C">
      <w:pPr>
        <w:pStyle w:val="Caption"/>
        <w:jc w:val="center"/>
      </w:pPr>
      <w:bookmarkStart w:id="5" w:name="_Toc115946872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4</w:t>
      </w:r>
      <w:r w:rsidR="00000000">
        <w:rPr>
          <w:noProof/>
        </w:rPr>
        <w:fldChar w:fldCharType="end"/>
      </w:r>
      <w:r>
        <w:t xml:space="preserve"> - </w:t>
      </w:r>
      <w:r w:rsidRPr="00947BCC">
        <w:t>python_Lists</w:t>
      </w:r>
      <w:r>
        <w:t>4</w:t>
      </w:r>
      <w:r w:rsidRPr="00947BCC">
        <w:t xml:space="preserve"> – </w:t>
      </w:r>
      <w:r>
        <w:t>Example of mutable list</w:t>
      </w:r>
      <w:bookmarkEnd w:id="5"/>
    </w:p>
    <w:p w14:paraId="5462472B" w14:textId="3F6ACBB6" w:rsidR="00FB173C" w:rsidRDefault="00FB173C" w:rsidP="00FB173C">
      <w:pPr>
        <w:keepNext/>
        <w:jc w:val="center"/>
      </w:pPr>
    </w:p>
    <w:p w14:paraId="1EBCCF24" w14:textId="77777777" w:rsidR="003E7C96" w:rsidRDefault="003E7C96" w:rsidP="003E7C96">
      <w:pPr>
        <w:keepNext/>
        <w:jc w:val="center"/>
      </w:pPr>
      <w:r>
        <w:rPr>
          <w:noProof/>
        </w:rPr>
        <w:drawing>
          <wp:inline distT="0" distB="0" distL="0" distR="0" wp14:anchorId="571C7CCE" wp14:editId="600759B0">
            <wp:extent cx="4530740" cy="3642360"/>
            <wp:effectExtent l="0" t="0" r="3175" b="0"/>
            <wp:docPr id="8" name="Picture 8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text, applicatio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543279" cy="3652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39E28D" w14:textId="7FA1EA58" w:rsidR="003E7C96" w:rsidRDefault="003E7C96" w:rsidP="003E7C96">
      <w:pPr>
        <w:pStyle w:val="Caption"/>
        <w:jc w:val="center"/>
      </w:pPr>
      <w:bookmarkStart w:id="6" w:name="_Toc115946873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5</w:t>
      </w:r>
      <w:r w:rsidR="00000000">
        <w:rPr>
          <w:noProof/>
        </w:rPr>
        <w:fldChar w:fldCharType="end"/>
      </w:r>
      <w:r>
        <w:t xml:space="preserve"> - </w:t>
      </w:r>
      <w:r w:rsidRPr="00F84AC2">
        <w:t>python_Lists5 –Appending Lists</w:t>
      </w:r>
      <w:bookmarkEnd w:id="6"/>
    </w:p>
    <w:p w14:paraId="7BF6EB3C" w14:textId="394B0833" w:rsidR="003E7C96" w:rsidRDefault="003E7C96" w:rsidP="003E7C96">
      <w:pPr>
        <w:pStyle w:val="Heading2"/>
      </w:pPr>
      <w:bookmarkStart w:id="7" w:name="_Toc115950591"/>
      <w:r>
        <w:lastRenderedPageBreak/>
        <w:t>Other Methods</w:t>
      </w:r>
      <w:bookmarkEnd w:id="7"/>
    </w:p>
    <w:p w14:paraId="5A210616" w14:textId="799C4B05" w:rsidR="003E7C96" w:rsidRDefault="003E7C96" w:rsidP="003E7C96">
      <w:r>
        <w:t xml:space="preserve">Below it is shown in figure 6 that I have experimented with other methods such as append, remove, reverse and clear. </w:t>
      </w:r>
    </w:p>
    <w:p w14:paraId="54F7D547" w14:textId="77777777" w:rsidR="003E7C96" w:rsidRDefault="003E7C96" w:rsidP="003E7C96">
      <w:pPr>
        <w:keepNext/>
      </w:pPr>
      <w:r>
        <w:rPr>
          <w:noProof/>
        </w:rPr>
        <w:drawing>
          <wp:inline distT="0" distB="0" distL="0" distR="0" wp14:anchorId="6F86BBFB" wp14:editId="4F79804A">
            <wp:extent cx="5998903" cy="4587240"/>
            <wp:effectExtent l="0" t="0" r="1905" b="3810"/>
            <wp:docPr id="7" name="Picture 7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text, application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003876" cy="4591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EF8F0A" w14:textId="6AD9B116" w:rsidR="003E7C96" w:rsidRPr="003E7C96" w:rsidRDefault="003E7C96" w:rsidP="003E7C96">
      <w:pPr>
        <w:pStyle w:val="Caption"/>
        <w:jc w:val="center"/>
      </w:pPr>
      <w:bookmarkStart w:id="8" w:name="_Toc115946874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6</w:t>
      </w:r>
      <w:r w:rsidR="00000000">
        <w:rPr>
          <w:noProof/>
        </w:rPr>
        <w:fldChar w:fldCharType="end"/>
      </w:r>
      <w:r>
        <w:t xml:space="preserve"> - Experimenting with other methods - </w:t>
      </w:r>
      <w:r w:rsidRPr="003E7C96">
        <w:t>python_Lists_other_methods</w:t>
      </w:r>
      <w:r>
        <w:t>.py</w:t>
      </w:r>
      <w:bookmarkEnd w:id="8"/>
    </w:p>
    <w:p w14:paraId="7652741A" w14:textId="531512C9" w:rsidR="00DF760B" w:rsidRDefault="00FB173C" w:rsidP="00180E68">
      <w:pPr>
        <w:pStyle w:val="Heading2"/>
      </w:pPr>
      <w:bookmarkStart w:id="9" w:name="_Toc115950592"/>
      <w:r>
        <w:t>Code</w:t>
      </w:r>
      <w:bookmarkEnd w:id="9"/>
    </w:p>
    <w:p w14:paraId="592A0F3C" w14:textId="77777777" w:rsidR="00180E68" w:rsidRDefault="00180E68" w:rsidP="00180E68">
      <w:r>
        <w:t>my_list = [1,2,3,4,"A"]</w:t>
      </w:r>
    </w:p>
    <w:p w14:paraId="3D975008" w14:textId="77777777" w:rsidR="00180E68" w:rsidRDefault="00180E68" w:rsidP="00180E68">
      <w:r>
        <w:t>a = len(my_list)</w:t>
      </w:r>
    </w:p>
    <w:p w14:paraId="70E61793" w14:textId="77777777" w:rsidR="00180E68" w:rsidRDefault="00180E68" w:rsidP="00180E68">
      <w:r>
        <w:t>print(a)</w:t>
      </w:r>
    </w:p>
    <w:p w14:paraId="462345FB" w14:textId="77777777" w:rsidR="00180E68" w:rsidRDefault="00180E68" w:rsidP="00180E68">
      <w:r>
        <w:t>slice_1=my_list[1:3:1]</w:t>
      </w:r>
    </w:p>
    <w:p w14:paraId="52409775" w14:textId="77777777" w:rsidR="00180E68" w:rsidRDefault="00180E68" w:rsidP="00180E68">
      <w:r>
        <w:t>print(slice_1)</w:t>
      </w:r>
    </w:p>
    <w:p w14:paraId="12FF4537" w14:textId="77777777" w:rsidR="00180E68" w:rsidRDefault="00180E68" w:rsidP="00180E68">
      <w:r>
        <w:t>my_character = my_list[-1]</w:t>
      </w:r>
    </w:p>
    <w:p w14:paraId="660EFD0F" w14:textId="77777777" w:rsidR="00180E68" w:rsidRDefault="00180E68" w:rsidP="00180E68">
      <w:r>
        <w:t>print(my_character)</w:t>
      </w:r>
    </w:p>
    <w:p w14:paraId="680F1D7C" w14:textId="77777777" w:rsidR="00180E68" w:rsidRDefault="00180E68" w:rsidP="00180E68"/>
    <w:p w14:paraId="26EB139C" w14:textId="77777777" w:rsidR="00180E68" w:rsidRDefault="00180E68" w:rsidP="00180E68">
      <w:r>
        <w:t>my_list2 = [1,2,3,4,"A"]</w:t>
      </w:r>
    </w:p>
    <w:p w14:paraId="235C214A" w14:textId="77777777" w:rsidR="00180E68" w:rsidRDefault="00180E68" w:rsidP="00180E68">
      <w:r>
        <w:t>b = len(my_list2)</w:t>
      </w:r>
    </w:p>
    <w:p w14:paraId="2075D0A7" w14:textId="77777777" w:rsidR="00180E68" w:rsidRDefault="00180E68" w:rsidP="00180E68">
      <w:r>
        <w:t>print(b)</w:t>
      </w:r>
    </w:p>
    <w:p w14:paraId="62D2560E" w14:textId="77777777" w:rsidR="00180E68" w:rsidRDefault="00180E68" w:rsidP="00180E68">
      <w:r>
        <w:t>slice_2=my_list2[1:2:2]</w:t>
      </w:r>
    </w:p>
    <w:p w14:paraId="3A3C4A8D" w14:textId="77777777" w:rsidR="00180E68" w:rsidRDefault="00180E68" w:rsidP="00180E68">
      <w:r>
        <w:t>print(slice_2)</w:t>
      </w:r>
    </w:p>
    <w:p w14:paraId="3604D98A" w14:textId="77777777" w:rsidR="00180E68" w:rsidRDefault="00180E68" w:rsidP="00180E68">
      <w:r>
        <w:t>my_character2 = my_list2[-1]</w:t>
      </w:r>
    </w:p>
    <w:p w14:paraId="6A7E8B9F" w14:textId="56DD7D93" w:rsidR="00180E68" w:rsidRDefault="00180E68" w:rsidP="00180E68">
      <w:r>
        <w:t>print(my_character2)</w:t>
      </w:r>
    </w:p>
    <w:p w14:paraId="0A275389" w14:textId="255FD280" w:rsidR="00180E68" w:rsidRPr="00180E68" w:rsidRDefault="00180E68" w:rsidP="00180E68">
      <w:r>
        <w:t>_____</w:t>
      </w:r>
    </w:p>
    <w:p w14:paraId="11EB464D" w14:textId="77777777" w:rsidR="00180E68" w:rsidRDefault="00180E68" w:rsidP="00180E68">
      <w:r>
        <w:t>my_list_1 = [1,2,3,4,"A"]</w:t>
      </w:r>
    </w:p>
    <w:p w14:paraId="09F4B737" w14:textId="77777777" w:rsidR="00180E68" w:rsidRDefault="00180E68" w:rsidP="00180E68">
      <w:r>
        <w:t>my_list_2 = ["S", "T", "Fish", 9, 10]</w:t>
      </w:r>
    </w:p>
    <w:p w14:paraId="0C257826" w14:textId="77777777" w:rsidR="00180E68" w:rsidRDefault="00180E68" w:rsidP="00180E68">
      <w:r>
        <w:t>concattenated_list = my_list_1 + my_list_2</w:t>
      </w:r>
    </w:p>
    <w:p w14:paraId="02D308B0" w14:textId="64A82AC7" w:rsidR="00FB173C" w:rsidRDefault="00180E68" w:rsidP="00180E68">
      <w:r>
        <w:t>print(concattenated_list)</w:t>
      </w:r>
    </w:p>
    <w:p w14:paraId="5D5FBA77" w14:textId="2DD6B1DD" w:rsidR="00180E68" w:rsidRDefault="00180E68" w:rsidP="00180E68">
      <w:r>
        <w:t>_____</w:t>
      </w:r>
    </w:p>
    <w:p w14:paraId="1C269CBE" w14:textId="77777777" w:rsidR="00180E68" w:rsidRDefault="00180E68" w:rsidP="00180E68">
      <w:r>
        <w:t>my_list_1 = [1,2,3,4,"A"]</w:t>
      </w:r>
    </w:p>
    <w:p w14:paraId="1057F14E" w14:textId="77777777" w:rsidR="00180E68" w:rsidRDefault="00180E68" w:rsidP="00180E68">
      <w:r>
        <w:t>my_list_2 = ["S", "T", "Fish", 9, 10]</w:t>
      </w:r>
    </w:p>
    <w:p w14:paraId="18D0ED5E" w14:textId="77777777" w:rsidR="00180E68" w:rsidRDefault="00180E68" w:rsidP="00180E68">
      <w:r>
        <w:t>concattenated_list = [my_list_1,my_list_2]</w:t>
      </w:r>
    </w:p>
    <w:p w14:paraId="20723E15" w14:textId="222EF32F" w:rsidR="00180E68" w:rsidRPr="00180E68" w:rsidRDefault="00180E68" w:rsidP="00180E68">
      <w:r>
        <w:t>print(concattenated_list)</w:t>
      </w:r>
    </w:p>
    <w:p w14:paraId="49B212C8" w14:textId="7E342936" w:rsidR="00180E68" w:rsidRDefault="00180E68" w:rsidP="00180E68">
      <w:r>
        <w:t>_____</w:t>
      </w:r>
    </w:p>
    <w:p w14:paraId="6E1C9D01" w14:textId="77777777" w:rsidR="00180E68" w:rsidRDefault="00180E68" w:rsidP="00180E68">
      <w:r>
        <w:t>my_list_1 = ["S","T","Fish",9,10]</w:t>
      </w:r>
    </w:p>
    <w:p w14:paraId="5AC02D8B" w14:textId="77777777" w:rsidR="00180E68" w:rsidRDefault="00180E68" w:rsidP="00180E68">
      <w:r>
        <w:t>print(my_list_1)</w:t>
      </w:r>
    </w:p>
    <w:p w14:paraId="19A002D8" w14:textId="77777777" w:rsidR="00180E68" w:rsidRDefault="00180E68" w:rsidP="00180E68">
      <w:r>
        <w:t>my_list_1[2] = "Chips"</w:t>
      </w:r>
    </w:p>
    <w:p w14:paraId="2A99C7AD" w14:textId="77777777" w:rsidR="00180E68" w:rsidRDefault="00180E68" w:rsidP="00180E68">
      <w:r>
        <w:t>print(my_list_1)</w:t>
      </w:r>
    </w:p>
    <w:p w14:paraId="688DFBF5" w14:textId="77777777" w:rsidR="00180E68" w:rsidRDefault="00180E68" w:rsidP="00180E68">
      <w:r>
        <w:t>my_list_1[3] = "9.5"</w:t>
      </w:r>
    </w:p>
    <w:p w14:paraId="321E0656" w14:textId="2A07C41E" w:rsidR="00180E68" w:rsidRPr="00180E68" w:rsidRDefault="00180E68" w:rsidP="00180E68">
      <w:r>
        <w:t>print(my_list_1)</w:t>
      </w:r>
    </w:p>
    <w:p w14:paraId="4F876CC1" w14:textId="06FB6BC6" w:rsidR="00180E68" w:rsidRDefault="00180E68" w:rsidP="00180E68">
      <w:r>
        <w:lastRenderedPageBreak/>
        <w:t>_____</w:t>
      </w:r>
    </w:p>
    <w:p w14:paraId="1CBDD426" w14:textId="77777777" w:rsidR="00180E68" w:rsidRDefault="00180E68" w:rsidP="00180E68">
      <w:r>
        <w:t>my_list = ["One","Two","Three"]</w:t>
      </w:r>
    </w:p>
    <w:p w14:paraId="39806935" w14:textId="77777777" w:rsidR="00180E68" w:rsidRDefault="00180E68" w:rsidP="00180E68">
      <w:r>
        <w:t>print(my_list)</w:t>
      </w:r>
    </w:p>
    <w:p w14:paraId="0E50E0F6" w14:textId="77777777" w:rsidR="00180E68" w:rsidRDefault="00180E68" w:rsidP="00180E68">
      <w:r>
        <w:t>my_list.append("Four")</w:t>
      </w:r>
    </w:p>
    <w:p w14:paraId="7662393B" w14:textId="4FD2F484" w:rsidR="00180E68" w:rsidRPr="00180E68" w:rsidRDefault="00180E68" w:rsidP="00180E68">
      <w:r>
        <w:t>print(my_list)</w:t>
      </w:r>
    </w:p>
    <w:p w14:paraId="196409BF" w14:textId="77777777" w:rsidR="00180E68" w:rsidRPr="00180E68" w:rsidRDefault="00180E68" w:rsidP="00180E68">
      <w:r>
        <w:t>_____</w:t>
      </w:r>
    </w:p>
    <w:p w14:paraId="3544CE28" w14:textId="77777777" w:rsidR="00180E68" w:rsidRDefault="00180E68" w:rsidP="00180E68">
      <w:r>
        <w:t>my_list = ["One","Two","Three"]</w:t>
      </w:r>
    </w:p>
    <w:p w14:paraId="2BA5932D" w14:textId="77777777" w:rsidR="00180E68" w:rsidRDefault="00180E68" w:rsidP="00180E68">
      <w:r>
        <w:t>print(my_list)</w:t>
      </w:r>
    </w:p>
    <w:p w14:paraId="0A0BE0C5" w14:textId="77777777" w:rsidR="00180E68" w:rsidRDefault="00180E68" w:rsidP="00180E68">
      <w:r>
        <w:t>my_list.append("Four")</w:t>
      </w:r>
    </w:p>
    <w:p w14:paraId="05CA69F5" w14:textId="194C9853" w:rsidR="00180E68" w:rsidRDefault="00180E68" w:rsidP="00180E68">
      <w:r>
        <w:t>print(my_list)</w:t>
      </w:r>
    </w:p>
    <w:p w14:paraId="414F8537" w14:textId="77777777" w:rsidR="00180E68" w:rsidRDefault="00180E68" w:rsidP="00180E68">
      <w:r>
        <w:t xml:space="preserve">#Remove </w:t>
      </w:r>
    </w:p>
    <w:p w14:paraId="22B66513" w14:textId="77777777" w:rsidR="00180E68" w:rsidRDefault="00180E68" w:rsidP="00180E68">
      <w:r>
        <w:t>my_list.remove ("Two")</w:t>
      </w:r>
    </w:p>
    <w:p w14:paraId="075D353A" w14:textId="2A7C5D34" w:rsidR="00180E68" w:rsidRDefault="00180E68" w:rsidP="00180E68">
      <w:r>
        <w:t>print(my_list)</w:t>
      </w:r>
    </w:p>
    <w:p w14:paraId="1DCFAD91" w14:textId="77777777" w:rsidR="00180E68" w:rsidRDefault="00180E68" w:rsidP="00180E68">
      <w:r>
        <w:t xml:space="preserve">#Append </w:t>
      </w:r>
    </w:p>
    <w:p w14:paraId="43424FB2" w14:textId="77777777" w:rsidR="00180E68" w:rsidRDefault="00180E68" w:rsidP="00180E68">
      <w:r>
        <w:t>my_list.append ("Nine Hundred and thirty six")</w:t>
      </w:r>
    </w:p>
    <w:p w14:paraId="07DA5D09" w14:textId="001069F3" w:rsidR="00180E68" w:rsidRDefault="00180E68" w:rsidP="00180E68">
      <w:r>
        <w:t>print(my_list)</w:t>
      </w:r>
    </w:p>
    <w:p w14:paraId="5F2FCE7A" w14:textId="77777777" w:rsidR="00180E68" w:rsidRDefault="00180E68" w:rsidP="00180E68">
      <w:r>
        <w:t>#Reverse</w:t>
      </w:r>
    </w:p>
    <w:p w14:paraId="4810FE9A" w14:textId="77777777" w:rsidR="00180E68" w:rsidRDefault="00180E68" w:rsidP="00180E68">
      <w:r>
        <w:t>my_list.reverse()</w:t>
      </w:r>
    </w:p>
    <w:p w14:paraId="719C3CA9" w14:textId="46B6470B" w:rsidR="00180E68" w:rsidRDefault="00180E68" w:rsidP="00180E68">
      <w:r>
        <w:t>print(my_list)</w:t>
      </w:r>
    </w:p>
    <w:p w14:paraId="11D00DD8" w14:textId="77777777" w:rsidR="00180E68" w:rsidRDefault="00180E68" w:rsidP="00180E68">
      <w:r>
        <w:t>#Clear</w:t>
      </w:r>
    </w:p>
    <w:p w14:paraId="75AFC10D" w14:textId="77777777" w:rsidR="00180E68" w:rsidRDefault="00180E68" w:rsidP="00180E68">
      <w:r>
        <w:t>my_list.clear()</w:t>
      </w:r>
    </w:p>
    <w:p w14:paraId="227E0EBA" w14:textId="728E08A7" w:rsidR="00180E68" w:rsidRPr="00DF760B" w:rsidRDefault="00180E68" w:rsidP="00180E68">
      <w:r>
        <w:t>print(my_list)</w:t>
      </w:r>
    </w:p>
    <w:p w14:paraId="246F80F6" w14:textId="77777777" w:rsidR="001663BE" w:rsidRDefault="001663BE" w:rsidP="004E75B2">
      <w:pPr>
        <w:pStyle w:val="Heading1"/>
      </w:pPr>
    </w:p>
    <w:p w14:paraId="5D12CDE7" w14:textId="3572104E" w:rsidR="001663BE" w:rsidRDefault="001663BE" w:rsidP="004E75B2">
      <w:pPr>
        <w:pStyle w:val="Heading1"/>
      </w:pPr>
      <w:bookmarkStart w:id="10" w:name="_Toc115950593"/>
      <w:r>
        <w:t>Tuples</w:t>
      </w:r>
      <w:bookmarkEnd w:id="10"/>
    </w:p>
    <w:p w14:paraId="73E83DB3" w14:textId="138BC5D6" w:rsidR="001663BE" w:rsidRDefault="00BA03AB" w:rsidP="001663BE">
      <w:r>
        <w:t xml:space="preserve"> </w:t>
      </w:r>
      <w:r w:rsidR="001663BE">
        <w:t>Tuples are like lists</w:t>
      </w:r>
      <w:r w:rsidR="00282AAF">
        <w:t xml:space="preserve"> but</w:t>
      </w:r>
      <w:r w:rsidR="001663BE">
        <w:t xml:space="preserve"> immutable and defined by regular brackets. </w:t>
      </w:r>
      <w:r>
        <w:t>Figure 7 below shows how Pythom differentiate</w:t>
      </w:r>
      <w:r w:rsidR="00585F50">
        <w:t>s</w:t>
      </w:r>
      <w:r>
        <w:t xml:space="preserve"> them. </w:t>
      </w:r>
      <w:r w:rsidR="00F70B4C">
        <w:t xml:space="preserve">Tuples are perfect for ensuring the integrity of data. </w:t>
      </w:r>
    </w:p>
    <w:p w14:paraId="78F127E0" w14:textId="77777777" w:rsidR="00BA03AB" w:rsidRDefault="00BA03AB" w:rsidP="00BA03AB">
      <w:pPr>
        <w:keepNext/>
        <w:jc w:val="center"/>
      </w:pPr>
      <w:r>
        <w:rPr>
          <w:noProof/>
        </w:rPr>
        <w:drawing>
          <wp:inline distT="0" distB="0" distL="0" distR="0" wp14:anchorId="04F5DB8F" wp14:editId="1AD092C6">
            <wp:extent cx="3291840" cy="3077155"/>
            <wp:effectExtent l="0" t="0" r="3810" b="9525"/>
            <wp:docPr id="9" name="Picture 9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Graphical user interface, text, application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94261" cy="30794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D78695" w14:textId="084EC091" w:rsidR="00282AAF" w:rsidRPr="001663BE" w:rsidRDefault="00BA03AB" w:rsidP="00BA03AB">
      <w:pPr>
        <w:pStyle w:val="Caption"/>
        <w:jc w:val="center"/>
      </w:pPr>
      <w:bookmarkStart w:id="11" w:name="_Toc115946875"/>
      <w:r>
        <w:t xml:space="preserve">Figure </w:t>
      </w:r>
      <w:r w:rsidR="00000000">
        <w:fldChar w:fldCharType="begin"/>
      </w:r>
      <w:r w:rsidR="00000000">
        <w:instrText xml:space="preserve"> SEQ Figure \* ARABIC </w:instrText>
      </w:r>
      <w:r w:rsidR="00000000">
        <w:fldChar w:fldCharType="separate"/>
      </w:r>
      <w:r w:rsidR="001C73AE">
        <w:rPr>
          <w:noProof/>
        </w:rPr>
        <w:t>7</w:t>
      </w:r>
      <w:r w:rsidR="00000000">
        <w:rPr>
          <w:noProof/>
        </w:rPr>
        <w:fldChar w:fldCharType="end"/>
      </w:r>
      <w:r>
        <w:t xml:space="preserve"> - </w:t>
      </w:r>
      <w:r w:rsidRPr="002D5723">
        <w:t>python_Tuple1</w:t>
      </w:r>
      <w:r>
        <w:t>.py</w:t>
      </w:r>
      <w:bookmarkEnd w:id="11"/>
    </w:p>
    <w:p w14:paraId="7F1DB118" w14:textId="644B57E0" w:rsidR="00F70B4C" w:rsidRDefault="00F70B4C">
      <w:pPr>
        <w:spacing w:line="259" w:lineRule="auto"/>
        <w:jc w:val="left"/>
      </w:pPr>
      <w:r>
        <w:t>If it attempts to change the value of the tuiple using its index, it will display a value error. Figure 8 below displays this error.</w:t>
      </w:r>
    </w:p>
    <w:p w14:paraId="3211384D" w14:textId="77777777" w:rsidR="00F70B4C" w:rsidRDefault="00F70B4C" w:rsidP="00F70B4C">
      <w:pPr>
        <w:keepNext/>
        <w:spacing w:line="259" w:lineRule="auto"/>
        <w:jc w:val="center"/>
      </w:pPr>
      <w:r>
        <w:rPr>
          <w:noProof/>
        </w:rPr>
        <w:drawing>
          <wp:inline distT="0" distB="0" distL="0" distR="0" wp14:anchorId="3929CB91" wp14:editId="46B421A7">
            <wp:extent cx="3977640" cy="2833130"/>
            <wp:effectExtent l="0" t="0" r="3810" b="5715"/>
            <wp:docPr id="2" name="Picture 2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78960" cy="2834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A9BD29" w14:textId="5AACD197" w:rsidR="00F70B4C" w:rsidRDefault="00F70B4C" w:rsidP="00F70B4C">
      <w:pPr>
        <w:pStyle w:val="Caption"/>
        <w:jc w:val="center"/>
      </w:pPr>
      <w:bookmarkStart w:id="12" w:name="_Toc11594687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C73AE">
        <w:rPr>
          <w:noProof/>
        </w:rPr>
        <w:t>8</w:t>
      </w:r>
      <w:r>
        <w:fldChar w:fldCharType="end"/>
      </w:r>
      <w:r>
        <w:t xml:space="preserve"> - Value error changing a</w:t>
      </w:r>
      <w:r w:rsidR="007B700E">
        <w:t>n</w:t>
      </w:r>
      <w:r>
        <w:t xml:space="preserve"> index (tuple)</w:t>
      </w:r>
      <w:bookmarkEnd w:id="12"/>
    </w:p>
    <w:p w14:paraId="0C8F947B" w14:textId="77777777" w:rsidR="007B700E" w:rsidRDefault="007B700E" w:rsidP="007B700E">
      <w:pPr>
        <w:pStyle w:val="Heading1"/>
      </w:pPr>
      <w:bookmarkStart w:id="13" w:name="_Toc115950594"/>
      <w:r>
        <w:lastRenderedPageBreak/>
        <w:t>Dictionaries</w:t>
      </w:r>
      <w:bookmarkEnd w:id="13"/>
      <w:r>
        <w:t xml:space="preserve"> </w:t>
      </w:r>
    </w:p>
    <w:p w14:paraId="5B4AC626" w14:textId="00FD54C1" w:rsidR="007B700E" w:rsidRDefault="007B700E" w:rsidP="007B700E">
      <w:r w:rsidRPr="007B700E">
        <w:t>Dictionaries are unordered structures for storing objects.</w:t>
      </w:r>
      <w:r>
        <w:t xml:space="preserve"> </w:t>
      </w:r>
      <w:r w:rsidRPr="007B700E">
        <w:t>A dictionary, another composite data type offered by Python, is a collection of items comparable to a list.</w:t>
      </w:r>
      <w:r>
        <w:t xml:space="preserve"> </w:t>
      </w:r>
      <w:r w:rsidRPr="007B700E">
        <w:t>The following traits apply to both dictionaries and lists:</w:t>
      </w:r>
    </w:p>
    <w:p w14:paraId="0E7B6E95" w14:textId="77777777" w:rsidR="007B700E" w:rsidRDefault="007B700E" w:rsidP="007B700E">
      <w:pPr>
        <w:pStyle w:val="ListParagraph"/>
        <w:numPr>
          <w:ilvl w:val="0"/>
          <w:numId w:val="1"/>
        </w:numPr>
      </w:pPr>
      <w:r>
        <w:t>Both can change.</w:t>
      </w:r>
    </w:p>
    <w:p w14:paraId="304DFB5C" w14:textId="77777777" w:rsidR="007B700E" w:rsidRDefault="007B700E" w:rsidP="007B700E">
      <w:pPr>
        <w:pStyle w:val="ListParagraph"/>
        <w:numPr>
          <w:ilvl w:val="0"/>
          <w:numId w:val="1"/>
        </w:numPr>
      </w:pPr>
      <w:r>
        <w:t>Both have movement. They can expand and contract as necessary.</w:t>
      </w:r>
    </w:p>
    <w:p w14:paraId="3AB0B8DC" w14:textId="77777777" w:rsidR="007B700E" w:rsidRDefault="007B700E" w:rsidP="007B700E">
      <w:pPr>
        <w:pStyle w:val="ListParagraph"/>
        <w:numPr>
          <w:ilvl w:val="0"/>
          <w:numId w:val="1"/>
        </w:numPr>
      </w:pPr>
      <w:r>
        <w:t>Both are nestable. One list may include another list. Another dictionary may be found inside one. A list can also be found in a dictionary, and vice versa.</w:t>
      </w:r>
    </w:p>
    <w:p w14:paraId="1DA3E18C" w14:textId="771FCE99" w:rsidR="007B700E" w:rsidRDefault="007B700E" w:rsidP="007B700E">
      <w:r>
        <w:t>Lists and dictionaries differ principally in the way that elements are accessed:</w:t>
      </w:r>
    </w:p>
    <w:p w14:paraId="33107A2C" w14:textId="77777777" w:rsidR="007B700E" w:rsidRDefault="007B700E" w:rsidP="007B700E">
      <w:pPr>
        <w:pStyle w:val="ListParagraph"/>
        <w:numPr>
          <w:ilvl w:val="0"/>
          <w:numId w:val="2"/>
        </w:numPr>
      </w:pPr>
      <w:r>
        <w:t>Indexing allows access to list elements based on their location inside the list.</w:t>
      </w:r>
    </w:p>
    <w:p w14:paraId="7C00C931" w14:textId="379F8922" w:rsidR="007B700E" w:rsidRDefault="007B700E" w:rsidP="007B700E">
      <w:pPr>
        <w:pStyle w:val="ListParagraph"/>
        <w:numPr>
          <w:ilvl w:val="0"/>
          <w:numId w:val="2"/>
        </w:numPr>
      </w:pPr>
      <w:r>
        <w:t>Keys are used to access dictionary components</w:t>
      </w:r>
      <w:r>
        <w:t xml:space="preserve"> </w:t>
      </w:r>
      <w:r>
        <w:fldChar w:fldCharType="begin"/>
      </w:r>
      <w:r>
        <w:instrText xml:space="preserve"> ADDIN ZOTERO_ITEM CSL_CITATION {"citationID":"8lILFawb","properties":{"formattedCitation":"(Sturtz n.d)","plainCitation":"(Sturtz n.d)","noteIndex":0},"citationItems":[{"id":201,"uris":["http://zotero.org/users/9256060/items/3MF95U9T"],"itemData":{"id":201,"type":"webpage","abstract":"In this Python dictionaries tutorial, you'll cover the basic characteristics and learn how to access and manage dictionary data. Once you have finished this tutorial, you should have a good sense of when a dictionary is the appropriate data type to use, and how to do so.","language":"en","title":"Dictionaries in Python – Real Python","URL":"https://realpython.com/python-dicts/","author":[{"family":"Sturtz","given":"John"}],"accessed":{"date-parts":[["2022",10,5]]},"issued":{"literal":"n.d"}}}],"schema":"https://github.com/citation-style-language/schema/raw/master/csl-citation.json"} </w:instrText>
      </w:r>
      <w:r>
        <w:fldChar w:fldCharType="separate"/>
      </w:r>
      <w:r w:rsidRPr="007B700E">
        <w:rPr>
          <w:rFonts w:ascii="Calibri" w:hAnsi="Calibri" w:cs="Calibri"/>
        </w:rPr>
        <w:t>(Sturtz n.d)</w:t>
      </w:r>
      <w:r>
        <w:fldChar w:fldCharType="end"/>
      </w:r>
      <w:r>
        <w:t>.</w:t>
      </w:r>
    </w:p>
    <w:p w14:paraId="7E5CAD5F" w14:textId="61F6ED96" w:rsidR="00875605" w:rsidRDefault="00875605" w:rsidP="00875605">
      <w:r>
        <w:t xml:space="preserve">Adding a dictionary requires the use of curly brackets. Adding extra entries or editing entries requires the use of square brackets. A directory can hold any object. </w:t>
      </w:r>
    </w:p>
    <w:p w14:paraId="68ED69C1" w14:textId="77777777" w:rsidR="00B4313C" w:rsidRDefault="00B4313C" w:rsidP="00C46429">
      <w:pPr>
        <w:keepNext/>
        <w:jc w:val="center"/>
      </w:pPr>
      <w:r>
        <w:rPr>
          <w:noProof/>
        </w:rPr>
        <w:drawing>
          <wp:inline distT="0" distB="0" distL="0" distR="0" wp14:anchorId="41E52472" wp14:editId="66DB49D2">
            <wp:extent cx="5815019" cy="2369820"/>
            <wp:effectExtent l="0" t="0" r="0" b="0"/>
            <wp:docPr id="6" name="Picture 6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Graphical user interface, text, application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826098" cy="2374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04924C" w14:textId="39109235" w:rsidR="007B700E" w:rsidRDefault="00B4313C" w:rsidP="00B4313C">
      <w:pPr>
        <w:pStyle w:val="Caption"/>
        <w:jc w:val="center"/>
      </w:pPr>
      <w:bookmarkStart w:id="14" w:name="_Toc11594687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C73AE">
        <w:rPr>
          <w:noProof/>
        </w:rPr>
        <w:t>9</w:t>
      </w:r>
      <w:r>
        <w:fldChar w:fldCharType="end"/>
      </w:r>
      <w:r>
        <w:t xml:space="preserve"> - Results of python_dict1.py</w:t>
      </w:r>
      <w:bookmarkEnd w:id="14"/>
    </w:p>
    <w:p w14:paraId="4F7B36C4" w14:textId="3B984783" w:rsidR="00875605" w:rsidRDefault="00875605" w:rsidP="00875605">
      <w:pPr>
        <w:pStyle w:val="Heading3"/>
      </w:pPr>
      <w:bookmarkStart w:id="15" w:name="_Toc115950595"/>
      <w:r w:rsidRPr="00875605">
        <w:t>my_dictionary.keys()</w:t>
      </w:r>
      <w:bookmarkEnd w:id="15"/>
    </w:p>
    <w:p w14:paraId="5BFC3173" w14:textId="74785915" w:rsidR="00C46429" w:rsidRPr="00C46429" w:rsidRDefault="00C46429" w:rsidP="00C46429">
      <w:r>
        <w:t xml:space="preserve">The use of the </w:t>
      </w:r>
      <w:r w:rsidRPr="00C46429">
        <w:t>my_dictionary.keys()</w:t>
      </w:r>
      <w:r>
        <w:t xml:space="preserve"> code will extract just the keys</w:t>
      </w:r>
      <w:r w:rsidR="00E24883">
        <w:t xml:space="preserve"> and list them in the output. </w:t>
      </w:r>
    </w:p>
    <w:p w14:paraId="1428CB1F" w14:textId="77777777" w:rsidR="00C46429" w:rsidRDefault="00C46429" w:rsidP="00E50D4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BF5BC3B" wp14:editId="408B976B">
            <wp:extent cx="5197644" cy="2948940"/>
            <wp:effectExtent l="0" t="0" r="3175" b="3810"/>
            <wp:docPr id="10" name="Picture 10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text, application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045" cy="2950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6B5DEA" w14:textId="4528EED2" w:rsidR="00875605" w:rsidRPr="00875605" w:rsidRDefault="00C46429" w:rsidP="00E50D44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C73AE">
        <w:rPr>
          <w:noProof/>
        </w:rPr>
        <w:t>10</w:t>
      </w:r>
      <w:r>
        <w:fldChar w:fldCharType="end"/>
      </w:r>
      <w:r>
        <w:t xml:space="preserve"> - Extracting just the keys</w:t>
      </w:r>
    </w:p>
    <w:p w14:paraId="6A08A98A" w14:textId="463CB638" w:rsidR="00875605" w:rsidRDefault="00875605" w:rsidP="00875605">
      <w:pPr>
        <w:pStyle w:val="Heading3"/>
      </w:pPr>
      <w:bookmarkStart w:id="16" w:name="_Toc115950596"/>
      <w:r w:rsidRPr="00875605">
        <w:t>my_dictionary.values()</w:t>
      </w:r>
      <w:bookmarkEnd w:id="16"/>
    </w:p>
    <w:p w14:paraId="22274DB9" w14:textId="4981A125" w:rsidR="00E50D44" w:rsidRPr="00E50D44" w:rsidRDefault="00E50D44" w:rsidP="00E50D44">
      <w:r>
        <w:t xml:space="preserve">The use of the </w:t>
      </w:r>
      <w:r w:rsidRPr="00C46429">
        <w:t>my_dictionary.</w:t>
      </w:r>
      <w:r>
        <w:t>values</w:t>
      </w:r>
      <w:r w:rsidRPr="00C46429">
        <w:t>()</w:t>
      </w:r>
      <w:r>
        <w:t xml:space="preserve"> code will extract just the keys and list them in the output. </w:t>
      </w:r>
    </w:p>
    <w:p w14:paraId="649F6BB3" w14:textId="77777777" w:rsidR="00E50D44" w:rsidRDefault="00E50D44" w:rsidP="00E50D44">
      <w:pPr>
        <w:keepNext/>
        <w:jc w:val="center"/>
      </w:pPr>
      <w:r>
        <w:rPr>
          <w:noProof/>
        </w:rPr>
        <w:drawing>
          <wp:inline distT="0" distB="0" distL="0" distR="0" wp14:anchorId="55922813" wp14:editId="4CF866DA">
            <wp:extent cx="4838700" cy="3616427"/>
            <wp:effectExtent l="0" t="0" r="0" b="3175"/>
            <wp:docPr id="11" name="Picture 1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Graphical user interface, text, application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39900" cy="36173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D36502" w14:textId="41D2BBCA" w:rsidR="00E50D44" w:rsidRPr="00E50D44" w:rsidRDefault="00E50D44" w:rsidP="00E50D44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C73AE">
        <w:rPr>
          <w:noProof/>
        </w:rPr>
        <w:t>11</w:t>
      </w:r>
      <w:r>
        <w:fldChar w:fldCharType="end"/>
      </w:r>
      <w:r>
        <w:t xml:space="preserve"> - Extracting the values</w:t>
      </w:r>
    </w:p>
    <w:p w14:paraId="41553433" w14:textId="28ACD080" w:rsidR="00875605" w:rsidRDefault="00875605" w:rsidP="00875605">
      <w:pPr>
        <w:pStyle w:val="Heading3"/>
      </w:pPr>
      <w:bookmarkStart w:id="17" w:name="_Toc115950597"/>
      <w:r w:rsidRPr="00875605">
        <w:t>my_dictionary.items()</w:t>
      </w:r>
      <w:bookmarkEnd w:id="17"/>
    </w:p>
    <w:p w14:paraId="08C78B28" w14:textId="6382BE98" w:rsidR="00B944A4" w:rsidRDefault="00B944A4" w:rsidP="00B944A4">
      <w:r w:rsidRPr="00B944A4">
        <w:t xml:space="preserve">In Python Dictionary, </w:t>
      </w:r>
      <w:r>
        <w:t>the items () method returns</w:t>
      </w:r>
      <w:r w:rsidRPr="00B944A4">
        <w:t xml:space="preserve"> the list with all dictionary keys with values</w:t>
      </w:r>
      <w:r>
        <w:t>.</w:t>
      </w:r>
    </w:p>
    <w:p w14:paraId="0F1504A7" w14:textId="77777777" w:rsidR="00B944A4" w:rsidRDefault="00B944A4" w:rsidP="00B944A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EBBB437" wp14:editId="61A1F29D">
            <wp:extent cx="5731510" cy="1972310"/>
            <wp:effectExtent l="0" t="0" r="2540" b="8890"/>
            <wp:docPr id="12" name="Picture 1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Graphical user interface, application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72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6C4E2" w14:textId="1588CEBC" w:rsidR="00B944A4" w:rsidRDefault="00B944A4" w:rsidP="00B944A4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1C73AE">
        <w:rPr>
          <w:noProof/>
        </w:rPr>
        <w:t>12</w:t>
      </w:r>
      <w:r>
        <w:fldChar w:fldCharType="end"/>
      </w:r>
      <w:r>
        <w:t xml:space="preserve"> - Returning all items using items</w:t>
      </w:r>
    </w:p>
    <w:p w14:paraId="09F09F2A" w14:textId="44F0EEDF" w:rsidR="00875605" w:rsidRDefault="00875605" w:rsidP="00875605">
      <w:pPr>
        <w:pStyle w:val="Heading2"/>
      </w:pPr>
      <w:bookmarkStart w:id="18" w:name="_Toc115950598"/>
      <w:r>
        <w:t>Code</w:t>
      </w:r>
      <w:bookmarkEnd w:id="18"/>
    </w:p>
    <w:p w14:paraId="0BD73959" w14:textId="77777777" w:rsidR="00875605" w:rsidRDefault="00875605" w:rsidP="00B944A4">
      <w:pPr>
        <w:spacing w:line="240" w:lineRule="auto"/>
      </w:pPr>
      <w:r>
        <w:t>my_dictionary = {"Fname":"John", "SName":"ORaw","Occupation":"Rocket Scientist"}</w:t>
      </w:r>
    </w:p>
    <w:p w14:paraId="5ABFCFE4" w14:textId="77777777" w:rsidR="00875605" w:rsidRDefault="00875605" w:rsidP="00B944A4">
      <w:pPr>
        <w:spacing w:line="240" w:lineRule="auto"/>
      </w:pPr>
      <w:r>
        <w:t>print(my_dictionary)</w:t>
      </w:r>
    </w:p>
    <w:p w14:paraId="44677F79" w14:textId="64981AF5" w:rsidR="00875605" w:rsidRDefault="00875605" w:rsidP="00B944A4">
      <w:pPr>
        <w:spacing w:line="240" w:lineRule="auto"/>
      </w:pPr>
      <w:r>
        <w:t>print("Works as a " + my_dictionary ["Occupation"])</w:t>
      </w:r>
    </w:p>
    <w:p w14:paraId="51921BE0" w14:textId="77777777" w:rsidR="00875605" w:rsidRPr="00875605" w:rsidRDefault="00875605" w:rsidP="00B944A4">
      <w:pPr>
        <w:spacing w:line="240" w:lineRule="auto"/>
        <w:rPr>
          <w:b/>
          <w:bCs/>
        </w:rPr>
      </w:pPr>
      <w:r w:rsidRPr="00875605">
        <w:rPr>
          <w:b/>
          <w:bCs/>
        </w:rPr>
        <w:t>#Adding a new Entry to the dictionary</w:t>
      </w:r>
    </w:p>
    <w:p w14:paraId="6D442ED3" w14:textId="77777777" w:rsidR="00875605" w:rsidRDefault="00875605" w:rsidP="00B944A4">
      <w:pPr>
        <w:spacing w:line="240" w:lineRule="auto"/>
      </w:pPr>
      <w:r>
        <w:t>my_dictionary["Salary"] = "Not Enough!"</w:t>
      </w:r>
    </w:p>
    <w:p w14:paraId="079AFDD5" w14:textId="55984F14" w:rsidR="00875605" w:rsidRDefault="00875605" w:rsidP="00B944A4">
      <w:pPr>
        <w:spacing w:line="240" w:lineRule="auto"/>
      </w:pPr>
      <w:r>
        <w:t>print(my_dictionary)</w:t>
      </w:r>
    </w:p>
    <w:p w14:paraId="600877AB" w14:textId="4F1E9DCA" w:rsidR="00875605" w:rsidRPr="00875605" w:rsidRDefault="00875605" w:rsidP="00B944A4">
      <w:pPr>
        <w:spacing w:line="240" w:lineRule="auto"/>
        <w:rPr>
          <w:b/>
          <w:bCs/>
        </w:rPr>
      </w:pPr>
      <w:r w:rsidRPr="00875605">
        <w:rPr>
          <w:b/>
          <w:bCs/>
        </w:rPr>
        <w:t>#editing a</w:t>
      </w:r>
      <w:r>
        <w:rPr>
          <w:b/>
          <w:bCs/>
        </w:rPr>
        <w:t>n</w:t>
      </w:r>
      <w:r w:rsidRPr="00875605">
        <w:rPr>
          <w:b/>
          <w:bCs/>
        </w:rPr>
        <w:t xml:space="preserve"> entry</w:t>
      </w:r>
    </w:p>
    <w:p w14:paraId="3FE3CA2A" w14:textId="77777777" w:rsidR="00875605" w:rsidRDefault="00875605" w:rsidP="00B944A4">
      <w:pPr>
        <w:spacing w:line="240" w:lineRule="auto"/>
      </w:pPr>
      <w:r>
        <w:t>my_dictionary["Occupation"] = "Professor"</w:t>
      </w:r>
    </w:p>
    <w:p w14:paraId="76207CA7" w14:textId="77777777" w:rsidR="00875605" w:rsidRDefault="00875605" w:rsidP="00B944A4">
      <w:pPr>
        <w:spacing w:line="240" w:lineRule="auto"/>
      </w:pPr>
      <w:r>
        <w:t>print(my_dictionary)</w:t>
      </w:r>
    </w:p>
    <w:p w14:paraId="70A6EA9D" w14:textId="77777777" w:rsidR="00B944A4" w:rsidRPr="00B944A4" w:rsidRDefault="00B944A4" w:rsidP="00B944A4">
      <w:pPr>
        <w:spacing w:line="240" w:lineRule="auto"/>
        <w:rPr>
          <w:b/>
          <w:bCs/>
        </w:rPr>
      </w:pPr>
      <w:r w:rsidRPr="00B944A4">
        <w:rPr>
          <w:b/>
          <w:bCs/>
        </w:rPr>
        <w:t>#print just the keys - Extracting the Keys</w:t>
      </w:r>
    </w:p>
    <w:p w14:paraId="24325D91" w14:textId="2C3FFB2D" w:rsidR="00B944A4" w:rsidRPr="00B944A4" w:rsidRDefault="00B944A4" w:rsidP="00B944A4">
      <w:pPr>
        <w:spacing w:line="240" w:lineRule="auto"/>
      </w:pPr>
      <w:r w:rsidRPr="00B944A4">
        <w:t>print(my_dictionary.keys())</w:t>
      </w:r>
    </w:p>
    <w:p w14:paraId="3B3C5BF1" w14:textId="77777777" w:rsidR="00B944A4" w:rsidRPr="00B944A4" w:rsidRDefault="00B944A4" w:rsidP="00B944A4">
      <w:pPr>
        <w:spacing w:line="240" w:lineRule="auto"/>
        <w:rPr>
          <w:b/>
          <w:bCs/>
        </w:rPr>
      </w:pPr>
      <w:r w:rsidRPr="00B944A4">
        <w:rPr>
          <w:b/>
          <w:bCs/>
        </w:rPr>
        <w:t>#Extracting the values</w:t>
      </w:r>
    </w:p>
    <w:p w14:paraId="36F9BDD0" w14:textId="2D93A6E5" w:rsidR="00B944A4" w:rsidRPr="00B944A4" w:rsidRDefault="00B944A4" w:rsidP="00B944A4">
      <w:pPr>
        <w:spacing w:line="240" w:lineRule="auto"/>
      </w:pPr>
      <w:r w:rsidRPr="00B944A4">
        <w:t>print(my_dictionary.values())</w:t>
      </w:r>
    </w:p>
    <w:p w14:paraId="25F39AEC" w14:textId="77777777" w:rsidR="00B944A4" w:rsidRPr="00B944A4" w:rsidRDefault="00B944A4" w:rsidP="00B944A4">
      <w:pPr>
        <w:spacing w:line="240" w:lineRule="auto"/>
        <w:rPr>
          <w:b/>
          <w:bCs/>
        </w:rPr>
      </w:pPr>
      <w:r w:rsidRPr="00B944A4">
        <w:rPr>
          <w:b/>
          <w:bCs/>
        </w:rPr>
        <w:t>#Returning all values</w:t>
      </w:r>
    </w:p>
    <w:p w14:paraId="22E058C1" w14:textId="77777777" w:rsidR="005310EE" w:rsidRDefault="00B944A4" w:rsidP="00B944A4">
      <w:pPr>
        <w:spacing w:line="240" w:lineRule="auto"/>
      </w:pPr>
      <w:r w:rsidRPr="00B944A4">
        <w:t>print(my_dictionary.items())</w:t>
      </w:r>
    </w:p>
    <w:p w14:paraId="03F03500" w14:textId="77777777" w:rsidR="005310EE" w:rsidRDefault="005310EE" w:rsidP="005310EE">
      <w:pPr>
        <w:pStyle w:val="Heading1"/>
      </w:pPr>
      <w:bookmarkStart w:id="19" w:name="_Toc115950599"/>
      <w:r>
        <w:t>Sets</w:t>
      </w:r>
      <w:bookmarkEnd w:id="19"/>
    </w:p>
    <w:p w14:paraId="6BE23036" w14:textId="77777777" w:rsidR="005310EE" w:rsidRDefault="005310EE" w:rsidP="005310EE">
      <w:r>
        <w:t>S</w:t>
      </w:r>
      <w:r w:rsidRPr="005310EE">
        <w:t>ome of the features of sets in Python</w:t>
      </w:r>
      <w:r>
        <w:t xml:space="preserve"> are that duplicates are not allowed, items in a set are unordered, and the value of items in a set can not be modified once the set is created </w:t>
      </w:r>
      <w:r>
        <w:fldChar w:fldCharType="begin"/>
      </w:r>
      <w:r>
        <w:instrText xml:space="preserve"> ADDIN ZOTERO_ITEM CSL_CITATION {"citationID":"UnVtBKG9","properties":{"formattedCitation":"(Abba 2022)","plainCitation":"(Abba 2022)","noteIndex":0},"citationItems":[{"id":205,"uris":["http://zotero.org/users/9256060/items/FPBBI6Y8"],"itemData":{"id":205,"type":"webpage","abstract":"You can use sets in Python to store a collection of data in a single variable.  Each of the built-in data structures in Python like lists, dictionaries, and tuples have their distinguishing features.  Here are some of the features of sets in Python:   * Duplicate items","container-title":"freeCodeCamp.org","language":"en","title":"Python Set – How to Create Sets in Python","URL":"https://www.freecodecamp.org/news/python-set-how-to-create-sets-in-python/","author":[{"family":"Abba","given":"Ihechikara Vincent"}],"accessed":{"date-parts":[["2022",10,6]]},"issued":{"date-parts":[["2022",6,30]]}}}],"schema":"https://github.com/citation-style-language/schema/raw/master/csl-citation.json"} </w:instrText>
      </w:r>
      <w:r>
        <w:fldChar w:fldCharType="separate"/>
      </w:r>
      <w:r w:rsidRPr="005310EE">
        <w:t>(Abba 2022)</w:t>
      </w:r>
      <w:r>
        <w:fldChar w:fldCharType="end"/>
      </w:r>
      <w:r>
        <w:t xml:space="preserve">. </w:t>
      </w:r>
    </w:p>
    <w:p w14:paraId="1854BA95" w14:textId="77777777" w:rsidR="001C73AE" w:rsidRDefault="001C73AE" w:rsidP="001C73A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3048502" wp14:editId="2F6F613D">
            <wp:extent cx="3558848" cy="2895851"/>
            <wp:effectExtent l="0" t="0" r="3810" b="0"/>
            <wp:docPr id="13" name="Picture 13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Graphical user interface, text, application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58848" cy="2895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8691BE" w14:textId="6078B7B1" w:rsidR="001C73AE" w:rsidRDefault="001C73AE" w:rsidP="001C73AE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r>
        <w:t xml:space="preserve"> - Sets</w:t>
      </w:r>
    </w:p>
    <w:p w14:paraId="28AA9248" w14:textId="77777777" w:rsidR="001C73AE" w:rsidRDefault="001C73AE" w:rsidP="001C73AE">
      <w:pPr>
        <w:pStyle w:val="Heading2"/>
      </w:pPr>
      <w:r>
        <w:t>Code</w:t>
      </w:r>
    </w:p>
    <w:p w14:paraId="640C78B4" w14:textId="77777777" w:rsidR="001C73AE" w:rsidRDefault="001C73AE" w:rsidP="001C73AE">
      <w:r>
        <w:t>my_set=set()</w:t>
      </w:r>
    </w:p>
    <w:p w14:paraId="4D7F7951" w14:textId="77777777" w:rsidR="001C73AE" w:rsidRDefault="001C73AE" w:rsidP="001C73AE">
      <w:r>
        <w:t>print(type(my_set))</w:t>
      </w:r>
    </w:p>
    <w:p w14:paraId="2E5DEFCB" w14:textId="77777777" w:rsidR="001C73AE" w:rsidRDefault="001C73AE" w:rsidP="001C73AE">
      <w:r>
        <w:t>print(my_set)</w:t>
      </w:r>
    </w:p>
    <w:p w14:paraId="64C510A4" w14:textId="77777777" w:rsidR="001C73AE" w:rsidRDefault="001C73AE" w:rsidP="001C73AE">
      <w:r>
        <w:t>my_set.add(1)</w:t>
      </w:r>
    </w:p>
    <w:p w14:paraId="771C51DF" w14:textId="77777777" w:rsidR="001C73AE" w:rsidRDefault="001C73AE" w:rsidP="001C73AE">
      <w:r>
        <w:t>my_set.add(2)</w:t>
      </w:r>
    </w:p>
    <w:p w14:paraId="147DC03D" w14:textId="77777777" w:rsidR="001C73AE" w:rsidRDefault="001C73AE" w:rsidP="001C73AE">
      <w:r>
        <w:t>my_set.add(3)</w:t>
      </w:r>
    </w:p>
    <w:p w14:paraId="3744B11D" w14:textId="77777777" w:rsidR="001C73AE" w:rsidRDefault="001C73AE" w:rsidP="001C73AE">
      <w:r>
        <w:t>my_set.add(2)</w:t>
      </w:r>
    </w:p>
    <w:p w14:paraId="25EECB1F" w14:textId="614B6DEA" w:rsidR="00F70B4C" w:rsidRDefault="001C73AE" w:rsidP="001C73AE">
      <w:r>
        <w:t>print(my_set)</w:t>
      </w:r>
      <w:r w:rsidR="00F70B4C">
        <w:br w:type="page"/>
      </w:r>
    </w:p>
    <w:p w14:paraId="0FE5128E" w14:textId="743164A4" w:rsidR="004E75B2" w:rsidRPr="00B8049A" w:rsidRDefault="00FA2C31" w:rsidP="004E75B2">
      <w:pPr>
        <w:pStyle w:val="Heading1"/>
      </w:pPr>
      <w:bookmarkStart w:id="20" w:name="_Toc115950600"/>
      <w:r>
        <w:lastRenderedPageBreak/>
        <w:t>References</w:t>
      </w:r>
      <w:bookmarkEnd w:id="20"/>
    </w:p>
    <w:p w14:paraId="4624A1E6" w14:textId="77777777" w:rsidR="005310EE" w:rsidRPr="005310EE" w:rsidRDefault="004E75B2" w:rsidP="005310EE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310EE" w:rsidRPr="005310EE">
        <w:rPr>
          <w:rFonts w:ascii="Calibri" w:hAnsi="Calibri" w:cs="Calibri"/>
        </w:rPr>
        <w:t xml:space="preserve">Abba, I.V. (2022) Python Set – How to Create Sets in Python [online], </w:t>
      </w:r>
      <w:r w:rsidR="005310EE" w:rsidRPr="005310EE">
        <w:rPr>
          <w:rFonts w:ascii="Calibri" w:hAnsi="Calibri" w:cs="Calibri"/>
          <w:i/>
          <w:iCs/>
        </w:rPr>
        <w:t>freeCodeCamp.org</w:t>
      </w:r>
      <w:r w:rsidR="005310EE" w:rsidRPr="005310EE">
        <w:rPr>
          <w:rFonts w:ascii="Calibri" w:hAnsi="Calibri" w:cs="Calibri"/>
        </w:rPr>
        <w:t>, available: https://www.freecodecamp.org/news/python-set-how-to-create-sets-in-python/ [accessed 6 Oct 2022].</w:t>
      </w:r>
    </w:p>
    <w:p w14:paraId="0663CDCC" w14:textId="77777777" w:rsidR="005310EE" w:rsidRPr="005310EE" w:rsidRDefault="005310EE" w:rsidP="005310EE">
      <w:pPr>
        <w:pStyle w:val="Bibliography"/>
        <w:rPr>
          <w:rFonts w:ascii="Calibri" w:hAnsi="Calibri" w:cs="Calibri"/>
        </w:rPr>
      </w:pPr>
      <w:r w:rsidRPr="005310EE">
        <w:rPr>
          <w:rFonts w:ascii="Calibri" w:hAnsi="Calibri" w:cs="Calibri"/>
        </w:rPr>
        <w:t xml:space="preserve">Minecakir (2020) List Methods in Python [online], </w:t>
      </w:r>
      <w:r w:rsidRPr="005310EE">
        <w:rPr>
          <w:rFonts w:ascii="Calibri" w:hAnsi="Calibri" w:cs="Calibri"/>
          <w:i/>
          <w:iCs/>
        </w:rPr>
        <w:t>Medium</w:t>
      </w:r>
      <w:r w:rsidRPr="005310EE">
        <w:rPr>
          <w:rFonts w:ascii="Calibri" w:hAnsi="Calibri" w:cs="Calibri"/>
        </w:rPr>
        <w:t>, available: https://python.plainenglish.io/list-methods-in-python-236c4fa285a0 [accessed 4 Oct 2022].</w:t>
      </w:r>
    </w:p>
    <w:p w14:paraId="3DDACB66" w14:textId="77777777" w:rsidR="005310EE" w:rsidRPr="005310EE" w:rsidRDefault="005310EE" w:rsidP="005310EE">
      <w:pPr>
        <w:pStyle w:val="Bibliography"/>
        <w:rPr>
          <w:rFonts w:ascii="Calibri" w:hAnsi="Calibri" w:cs="Calibri"/>
        </w:rPr>
      </w:pPr>
      <w:r w:rsidRPr="005310EE">
        <w:rPr>
          <w:rFonts w:ascii="Calibri" w:hAnsi="Calibri" w:cs="Calibri"/>
        </w:rPr>
        <w:t>Sturtz, J. (n.d) Dictionaries in Python – Real Python [online], available: https://realpython.com/python-dicts/ [accessed 5 Oct 2022].</w:t>
      </w:r>
    </w:p>
    <w:p w14:paraId="7DE72859" w14:textId="41F3B734" w:rsidR="00B8049A" w:rsidRPr="00B8049A" w:rsidRDefault="004E75B2" w:rsidP="00B8049A">
      <w:r>
        <w:fldChar w:fldCharType="end"/>
      </w:r>
    </w:p>
    <w:p w14:paraId="541CEC50" w14:textId="77777777" w:rsidR="00FA2C31" w:rsidRDefault="00FA2C31"/>
    <w:sectPr w:rsidR="00FA2C31">
      <w:headerReference w:type="even" r:id="rId21"/>
      <w:headerReference w:type="default" r:id="rId22"/>
      <w:footerReference w:type="even" r:id="rId23"/>
      <w:footerReference w:type="default" r:id="rId24"/>
      <w:headerReference w:type="first" r:id="rId25"/>
      <w:footerReference w:type="first" r:id="rId2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172B84" w14:textId="77777777" w:rsidR="000148EC" w:rsidRDefault="000148EC" w:rsidP="00FA2C31">
      <w:pPr>
        <w:spacing w:after="0" w:line="240" w:lineRule="auto"/>
      </w:pPr>
      <w:r>
        <w:separator/>
      </w:r>
    </w:p>
  </w:endnote>
  <w:endnote w:type="continuationSeparator" w:id="0">
    <w:p w14:paraId="647FAD11" w14:textId="77777777" w:rsidR="000148EC" w:rsidRDefault="000148EC" w:rsidP="00FA2C3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altName w:val="Wingdings"/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DD75F5" w14:textId="77777777" w:rsidR="00FA2C31" w:rsidRDefault="00FA2C3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5CB12A" w14:textId="77777777" w:rsidR="00FA2C31" w:rsidRDefault="00FA2C31">
    <w:pPr>
      <w:pStyle w:val="Footer"/>
      <w:jc w:val="center"/>
      <w:rPr>
        <w:caps/>
        <w:noProof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2</w:t>
    </w:r>
    <w:r>
      <w:rPr>
        <w:caps/>
        <w:noProof/>
        <w:color w:val="4472C4" w:themeColor="accent1"/>
      </w:rPr>
      <w:fldChar w:fldCharType="end"/>
    </w:r>
  </w:p>
  <w:p w14:paraId="48976242" w14:textId="77777777" w:rsidR="00FA2C31" w:rsidRDefault="00FA2C3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CB27C5" w14:textId="77777777" w:rsidR="00FA2C31" w:rsidRDefault="00FA2C3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BDCF27" w14:textId="77777777" w:rsidR="000148EC" w:rsidRDefault="000148EC" w:rsidP="00FA2C31">
      <w:pPr>
        <w:spacing w:after="0" w:line="240" w:lineRule="auto"/>
      </w:pPr>
      <w:r>
        <w:separator/>
      </w:r>
    </w:p>
  </w:footnote>
  <w:footnote w:type="continuationSeparator" w:id="0">
    <w:p w14:paraId="2F9CF538" w14:textId="77777777" w:rsidR="000148EC" w:rsidRDefault="000148EC" w:rsidP="00FA2C3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EBC75" w14:textId="77777777" w:rsidR="00FA2C31" w:rsidRDefault="00FA2C3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295F6" w14:textId="77777777" w:rsidR="00FA2C31" w:rsidRDefault="00FA2C3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A4A7F" w14:textId="77777777" w:rsidR="00FA2C31" w:rsidRDefault="00FA2C3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E3774"/>
    <w:multiLevelType w:val="hybridMultilevel"/>
    <w:tmpl w:val="16FC2720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527AF5"/>
    <w:multiLevelType w:val="hybridMultilevel"/>
    <w:tmpl w:val="ACD0191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6293264">
    <w:abstractNumId w:val="0"/>
  </w:num>
  <w:num w:numId="2" w16cid:durableId="115313316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DQ2MzczNjUzsLQwMjZR0lEKTi0uzszPAykwrgUAHcLLuywAAAA="/>
  </w:docVars>
  <w:rsids>
    <w:rsidRoot w:val="006753A4"/>
    <w:rsid w:val="000148EC"/>
    <w:rsid w:val="001663BE"/>
    <w:rsid w:val="00180E68"/>
    <w:rsid w:val="001C73AE"/>
    <w:rsid w:val="00224ACC"/>
    <w:rsid w:val="00282AAF"/>
    <w:rsid w:val="00327F32"/>
    <w:rsid w:val="003E7C96"/>
    <w:rsid w:val="00421352"/>
    <w:rsid w:val="004E75B2"/>
    <w:rsid w:val="005310EE"/>
    <w:rsid w:val="00585F50"/>
    <w:rsid w:val="005F7B2D"/>
    <w:rsid w:val="006753A4"/>
    <w:rsid w:val="007B700E"/>
    <w:rsid w:val="00835490"/>
    <w:rsid w:val="00875605"/>
    <w:rsid w:val="009852FD"/>
    <w:rsid w:val="009A6AF9"/>
    <w:rsid w:val="00B4313C"/>
    <w:rsid w:val="00B8049A"/>
    <w:rsid w:val="00B944A4"/>
    <w:rsid w:val="00BA03AB"/>
    <w:rsid w:val="00C229D0"/>
    <w:rsid w:val="00C46429"/>
    <w:rsid w:val="00CF285C"/>
    <w:rsid w:val="00D61122"/>
    <w:rsid w:val="00DF760B"/>
    <w:rsid w:val="00E042E6"/>
    <w:rsid w:val="00E24883"/>
    <w:rsid w:val="00E50D44"/>
    <w:rsid w:val="00F70B4C"/>
    <w:rsid w:val="00FA2C31"/>
    <w:rsid w:val="00FB173C"/>
    <w:rsid w:val="00FC26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C9E175"/>
  <w15:chartTrackingRefBased/>
  <w15:docId w15:val="{E3A97DC5-0702-45ED-8A8E-65453451B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2C31"/>
    <w:pPr>
      <w:spacing w:line="360" w:lineRule="auto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FA2C3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2C3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7560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FA2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A2C31"/>
  </w:style>
  <w:style w:type="paragraph" w:styleId="Footer">
    <w:name w:val="footer"/>
    <w:basedOn w:val="Normal"/>
    <w:link w:val="FooterChar"/>
    <w:uiPriority w:val="99"/>
    <w:unhideWhenUsed/>
    <w:rsid w:val="00FA2C3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A2C31"/>
  </w:style>
  <w:style w:type="character" w:customStyle="1" w:styleId="Heading1Char">
    <w:name w:val="Heading 1 Char"/>
    <w:basedOn w:val="DefaultParagraphFont"/>
    <w:link w:val="Heading1"/>
    <w:uiPriority w:val="9"/>
    <w:rsid w:val="00FA2C3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A2C3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bliography">
    <w:name w:val="Bibliography"/>
    <w:basedOn w:val="Normal"/>
    <w:next w:val="Normal"/>
    <w:uiPriority w:val="37"/>
    <w:unhideWhenUsed/>
    <w:rsid w:val="00B8049A"/>
    <w:pPr>
      <w:spacing w:after="0" w:line="240" w:lineRule="auto"/>
      <w:ind w:left="720" w:hanging="720"/>
    </w:pPr>
  </w:style>
  <w:style w:type="paragraph" w:styleId="Caption">
    <w:name w:val="caption"/>
    <w:basedOn w:val="Normal"/>
    <w:next w:val="Normal"/>
    <w:uiPriority w:val="35"/>
    <w:unhideWhenUsed/>
    <w:qFormat/>
    <w:rsid w:val="00CF285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CF285C"/>
    <w:pPr>
      <w:spacing w:line="259" w:lineRule="auto"/>
      <w:jc w:val="left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F285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F285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CF285C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F285C"/>
    <w:pPr>
      <w:spacing w:after="0"/>
    </w:pPr>
  </w:style>
  <w:style w:type="paragraph" w:styleId="ListParagraph">
    <w:name w:val="List Paragraph"/>
    <w:basedOn w:val="Normal"/>
    <w:uiPriority w:val="34"/>
    <w:qFormat/>
    <w:rsid w:val="007B700E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87560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875605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30BE91-2119-4C3D-A1D6-E05D19807A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2</TotalTime>
  <Pages>12</Pages>
  <Words>1510</Words>
  <Characters>8609</Characters>
  <Application>Microsoft Office Word</Application>
  <DocSecurity>0</DocSecurity>
  <Lines>71</Lines>
  <Paragraphs>20</Paragraphs>
  <ScaleCrop>false</ScaleCrop>
  <Company/>
  <LinksUpToDate>false</LinksUpToDate>
  <CharactersWithSpaces>10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McDonnell</dc:creator>
  <cp:keywords/>
  <dc:description/>
  <cp:lastModifiedBy>Karen McDonnell</cp:lastModifiedBy>
  <cp:revision>29</cp:revision>
  <dcterms:created xsi:type="dcterms:W3CDTF">2022-10-04T14:33:00Z</dcterms:created>
  <dcterms:modified xsi:type="dcterms:W3CDTF">2022-10-06T1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3AxetzZk"/&gt;&lt;style id="http://www.zotero.org/styles/harvard-limerick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